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proofErr w:type="spellStart"/>
      <w:r w:rsidRPr="0002257E">
        <w:rPr>
          <w:color w:val="1F497D" w:themeColor="text2"/>
          <w:lang w:val="en-GB"/>
        </w:rPr>
        <w:t>PeptideShaker</w:t>
      </w:r>
      <w:proofErr w:type="spellEnd"/>
      <w:r w:rsidRPr="0002257E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165AED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857130" cy="968041"/>
            <wp:effectExtent l="57150" t="19050" r="105520" b="79709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7620" cy="968122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B45284" w:rsidP="00B300A7">
      <w:pPr>
        <w:jc w:val="center"/>
        <w:rPr>
          <w:noProof/>
          <w:lang w:val="de-DE" w:eastAsia="de-DE"/>
        </w:rPr>
      </w:pPr>
      <w:r w:rsidRPr="00B45284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position-horizontal-relative:char;mso-position-vertical-relative:lin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B45284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B45284">
          <w:fldChar w:fldCharType="separate"/>
        </w:r>
        <w:r w:rsidR="00E46E51" w:rsidRPr="00E46E51">
          <w:rPr>
            <w:noProof/>
            <w:vertAlign w:val="superscript"/>
          </w:rPr>
          <w:t>2</w:t>
        </w:r>
        <w:r w:rsidR="00B45284">
          <w:fldChar w:fldCharType="end"/>
        </w:r>
      </w:hyperlink>
      <w:r w:rsidR="00395FDB">
        <w:t xml:space="preserve"> When a decoy hit is found among five target hits</w:t>
      </w:r>
    </w:p>
    <w:p w:rsidR="00140A1B" w:rsidRDefault="00B45284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2930D2">
        <w:rPr>
          <w:i/>
        </w:rPr>
        <w:t>1210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2930D2">
        <w:rPr>
          <w:i/>
        </w:rPr>
        <w:t>28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401A97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87077"/>
            <wp:effectExtent l="57150" t="19050" r="114300" b="70523"/>
            <wp:docPr id="3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8707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B45284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B45284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B45284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28736D">
        <w:t>1210</w:t>
      </w:r>
      <w:r>
        <w:t xml:space="preserve"> proteins were validated including </w:t>
      </w:r>
      <w:r w:rsidR="0028736D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0E5271">
        <w:t>12</w:t>
      </w:r>
      <w:r w:rsidR="0028736D">
        <w:t>18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C02EE5" w:rsidP="00D27C2C">
      <w:pPr>
        <w:jc w:val="both"/>
        <w:rPr>
          <w:lang w:val="en-GB"/>
        </w:rPr>
      </w:pPr>
      <w:r>
        <w:t>The ‘Validation Results’ show that the</w:t>
      </w:r>
      <w:r w:rsidR="0028736D">
        <w:t xml:space="preserve"> FDR limit used is actually 0.99</w:t>
      </w:r>
      <w:r>
        <w:t xml:space="preserve">%. </w:t>
      </w:r>
      <w:r>
        <w:rPr>
          <w:i/>
          <w:iCs/>
        </w:rPr>
        <w:t>Why is it not 1%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012811" w:rsidP="00BA1DA0">
      <w:pPr>
        <w:jc w:val="both"/>
        <w:rPr>
          <w:lang w:val="en-GB"/>
        </w:rPr>
      </w:pPr>
      <w:r>
        <w:lastRenderedPageBreak/>
        <w:t xml:space="preserve">As you can see from the confidence plot, our threshold (red line) is set in an area where the confidence is </w:t>
      </w:r>
      <w:r w:rsidR="00700041">
        <w:t>around</w:t>
      </w:r>
      <w:r w:rsidR="00AF587A">
        <w:t xml:space="preserve"> </w:t>
      </w:r>
      <w:r w:rsidR="00D143B0">
        <w:t>7</w:t>
      </w:r>
      <w:r w:rsidR="004D4F0F">
        <w:t>0</w:t>
      </w:r>
      <w:r w:rsidR="00AF587A">
        <w:t>%.</w:t>
      </w:r>
      <w:r>
        <w:t xml:space="preserve"> </w:t>
      </w:r>
      <w:r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BA1DA0" w:rsidRDefault="00BA1DA0">
      <w:pPr>
        <w:spacing w:after="0" w:line="240" w:lineRule="auto"/>
      </w:pPr>
    </w:p>
    <w:p w:rsidR="00E46E51" w:rsidRDefault="00700041" w:rsidP="00140A1B">
      <w:pPr>
        <w:jc w:val="both"/>
      </w:pPr>
      <w:r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>
        <w:rPr>
          <w:lang w:val="en-GB"/>
        </w:rPr>
        <w:t xml:space="preserve">However, </w:t>
      </w:r>
      <w:r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>
        <w:t>to focus on quantity and set a</w:t>
      </w:r>
      <w:r w:rsidR="0043394A">
        <w:t xml:space="preserve"> </w:t>
      </w:r>
      <w:r>
        <w:rPr>
          <w:color w:val="1F497D" w:themeColor="text2"/>
        </w:rPr>
        <w:t>False Negative Rate (FNR)</w:t>
      </w:r>
      <w:r w:rsidR="0043394A">
        <w:t xml:space="preserve"> of </w:t>
      </w:r>
      <w:r>
        <w:t>1</w:t>
      </w:r>
      <w:r w:rsidR="0043394A">
        <w:t>%.</w:t>
      </w:r>
      <w:r w:rsidR="00140A1B">
        <w:t xml:space="preserve"> Select </w:t>
      </w:r>
      <w:r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r>
        <w:t>You should see these results:</w:t>
      </w:r>
    </w:p>
    <w:p w:rsidR="00140A1B" w:rsidRDefault="00F839CC" w:rsidP="00140A1B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568977" cy="3360985"/>
            <wp:effectExtent l="57150" t="19050" r="107923" b="6801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75459" cy="336489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700041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f]</w:t>
      </w:r>
    </w:p>
    <w:p w:rsidR="0055336A" w:rsidRDefault="00B45284">
      <w:pPr>
        <w:spacing w:after="0" w:line="240" w:lineRule="auto"/>
      </w:pPr>
      <w:r>
        <w:rPr>
          <w:noProof/>
          <w:lang w:val="nb-NO" w:eastAsia="nb-NO"/>
        </w:rPr>
        <w:pict>
          <v:shape id="_x0000_s1028" type="#_x0000_t202" style="position:absolute;margin-left:.35pt;margin-top:10.7pt;width:463.9pt;height:54.8pt;z-index:251658240;mso-position-horizontal-relative:margin" fillcolor="#ffc">
            <v:textbox style="mso-next-textbox:#_x0000_s1028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55336A">
        <w:br w:type="page"/>
      </w:r>
    </w:p>
    <w:p w:rsidR="0055336A" w:rsidRPr="008661A5" w:rsidRDefault="00146B25" w:rsidP="0055336A">
      <w:pPr>
        <w:jc w:val="both"/>
        <w:rPr>
          <w:lang w:val="en-GB"/>
        </w:rPr>
      </w:pPr>
      <w:r>
        <w:lastRenderedPageBreak/>
        <w:t>T</w:t>
      </w:r>
      <w:r w:rsidR="00031080">
        <w:t>he same</w:t>
      </w:r>
      <w:r w:rsidRPr="006678C9">
        <w:t xml:space="preserve"> </w:t>
      </w:r>
      <w:r>
        <w:t>operation</w:t>
      </w:r>
      <w:r w:rsidR="00031080">
        <w:t>s</w:t>
      </w:r>
      <w:r>
        <w:t xml:space="preserve">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</w:t>
      </w:r>
      <w:r w:rsidR="00140A1B">
        <w:t>hen changing the selected population in</w:t>
      </w:r>
      <w:r w:rsidR="00140A1B" w:rsidRPr="006678C9">
        <w:t xml:space="preserve"> the top left </w:t>
      </w:r>
      <w:r w:rsidR="00325553">
        <w:t>section</w:t>
      </w:r>
      <w:r w:rsidR="00140A1B">
        <w:t>.</w:t>
      </w:r>
      <w:r w:rsidR="008E10E5">
        <w:t xml:space="preserve"> </w:t>
      </w:r>
      <w:r w:rsidR="00BB3400">
        <w:rPr>
          <w:i/>
        </w:rPr>
        <w:t>How do the validation metrics for peptides and PSM</w:t>
      </w:r>
      <w:r w:rsidR="00620148">
        <w:rPr>
          <w:i/>
        </w:rPr>
        <w:t>s</w:t>
      </w:r>
      <w:r w:rsidR="00BB3400">
        <w:rPr>
          <w:i/>
        </w:rPr>
        <w:t xml:space="preserve"> compare to the protein level</w:t>
      </w:r>
      <w:r w:rsidR="0055336A">
        <w:rPr>
          <w:i/>
        </w:rPr>
        <w:t>?</w:t>
      </w:r>
      <w:r w:rsidR="0055336A" w:rsidRPr="0055336A">
        <w:rPr>
          <w:lang w:val="en-GB"/>
        </w:rPr>
        <w:t xml:space="preserve"> </w:t>
      </w:r>
      <w:r w:rsidR="00F34C93" w:rsidRPr="0005713E">
        <w:rPr>
          <w:i/>
          <w:color w:val="9BBB59" w:themeColor="accent3"/>
          <w:lang w:val="en-GB"/>
        </w:rPr>
        <w:t>[</w:t>
      </w:r>
      <w:r w:rsidR="00F34C93">
        <w:rPr>
          <w:i/>
          <w:color w:val="9BBB59" w:themeColor="accent3"/>
          <w:sz w:val="20"/>
          <w:lang w:val="en-GB"/>
        </w:rPr>
        <w:t>1.5g]</w:t>
      </w:r>
    </w:p>
    <w:p w:rsidR="00BB3400" w:rsidRDefault="00B45284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B45284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B45284" w:rsidRPr="003172EB">
                      <w:rPr>
                        <w:i/>
                      </w:rPr>
                      <w:fldChar w:fldCharType="separate"/>
                    </w:r>
                    <w:r w:rsidRPr="003172EB">
                      <w:rPr>
                        <w:i/>
                        <w:noProof/>
                        <w:vertAlign w:val="superscript"/>
                      </w:rPr>
                      <w:t>1</w:t>
                    </w:r>
                    <w:r w:rsidR="00B45284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C1043D">
        <w:t>578</w:t>
      </w:r>
      <w:r w:rsidR="00A336EA">
        <w:t xml:space="preserve"> protein matches were marked as confident </w:t>
      </w:r>
      <w:r w:rsidR="00C1043D">
        <w:t>and 632</w:t>
      </w:r>
      <w:r w:rsidR="00D16AE3">
        <w:t xml:space="preserve"> as doubtful, </w:t>
      </w:r>
      <w:r w:rsidR="00A336EA">
        <w:t xml:space="preserve">out of </w:t>
      </w:r>
      <w:r w:rsidR="00C1043D">
        <w:t>a total of 1210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094587">
        <w:t>273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273BF9" w:rsidRPr="00273BF9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5E4B4D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562739">
        <w:t xml:space="preserve"> and one confident spectrum</w:t>
      </w:r>
      <w:r>
        <w:t>. This does not mean that the protein identification is wrong, but it should be considered with care.</w:t>
      </w:r>
      <w:bookmarkStart w:id="0" w:name="_GoBack"/>
      <w:bookmarkEnd w:id="0"/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097D25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697153"/>
            <wp:effectExtent l="57150" t="19050" r="114300" b="84147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97153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B45284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B45284">
          <w:fldChar w:fldCharType="separate"/>
        </w:r>
        <w:r w:rsidR="00012003" w:rsidRPr="00012003">
          <w:rPr>
            <w:noProof/>
            <w:vertAlign w:val="superscript"/>
          </w:rPr>
          <w:t>3</w:t>
        </w:r>
        <w:r w:rsidR="00B45284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8661A5" w:rsidRDefault="00E46E51" w:rsidP="00E46E51">
      <w:pPr>
        <w:jc w:val="both"/>
        <w:rPr>
          <w:lang w:val="en-GB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05713E">
        <w:rPr>
          <w:i/>
          <w:color w:val="9BBB59" w:themeColor="accent3"/>
          <w:lang w:val="en-GB"/>
        </w:rPr>
        <w:t>[</w:t>
      </w:r>
      <w:r w:rsidR="002000C4">
        <w:rPr>
          <w:i/>
          <w:color w:val="9BBB59" w:themeColor="accent3"/>
          <w:sz w:val="20"/>
          <w:lang w:val="en-GB"/>
        </w:rPr>
        <w:t>1.5i]</w:t>
      </w:r>
    </w:p>
    <w:p w:rsidR="007C26C4" w:rsidRPr="002953EE" w:rsidRDefault="009F2930" w:rsidP="00423CB7">
      <w:pPr>
        <w:spacing w:after="0" w:line="240" w:lineRule="auto"/>
      </w:pPr>
      <w:r w:rsidRPr="00415D5C">
        <w:rPr>
          <w:i/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12003" w:rsidRDefault="00B45284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12003">
        <w:rPr>
          <w:noProof/>
          <w:lang w:val="en-GB"/>
        </w:rPr>
        <w:t>1.</w:t>
      </w:r>
      <w:r w:rsidR="00012003"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="00012003" w:rsidRPr="00012003">
        <w:rPr>
          <w:i/>
          <w:noProof/>
          <w:lang w:val="en-GB"/>
        </w:rPr>
        <w:t>Proteomics</w:t>
      </w:r>
      <w:r w:rsidR="00012003">
        <w:rPr>
          <w:noProof/>
          <w:lang w:val="en-GB"/>
        </w:rPr>
        <w:t xml:space="preserve"> </w:t>
      </w:r>
      <w:r w:rsidR="00012003" w:rsidRPr="00012003">
        <w:rPr>
          <w:b/>
          <w:noProof/>
          <w:lang w:val="en-GB"/>
        </w:rPr>
        <w:t>11</w:t>
      </w:r>
      <w:r w:rsidR="00012003">
        <w:rPr>
          <w:noProof/>
          <w:lang w:val="en-GB"/>
        </w:rPr>
        <w:t>, 2105-2114 (2011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012003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012003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012003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012003" w:rsidRDefault="00012003" w:rsidP="00012003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B45284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92714" w:rsidRDefault="00C92714" w:rsidP="00C22471">
      <w:pPr>
        <w:spacing w:after="0" w:line="240" w:lineRule="auto"/>
      </w:pPr>
      <w:r>
        <w:separator/>
      </w:r>
    </w:p>
  </w:endnote>
  <w:endnote w:type="continuationSeparator" w:id="0">
    <w:p w:rsidR="00C92714" w:rsidRDefault="00C9271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B45284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B45284" w:rsidRPr="00EE5E45">
      <w:rPr>
        <w:b/>
      </w:rPr>
      <w:fldChar w:fldCharType="separate"/>
    </w:r>
    <w:r w:rsidR="005E4B4D">
      <w:rPr>
        <w:b/>
        <w:noProof/>
      </w:rPr>
      <w:t>7</w:t>
    </w:r>
    <w:r w:rsidR="00B45284" w:rsidRPr="00EE5E45">
      <w:rPr>
        <w:b/>
      </w:rPr>
      <w:fldChar w:fldCharType="end"/>
    </w:r>
    <w:r w:rsidR="00D1669B" w:rsidRPr="00EE5E45">
      <w:t xml:space="preserve"> of </w:t>
    </w:r>
    <w:r w:rsidR="00B45284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B45284" w:rsidRPr="00EE5E45">
      <w:rPr>
        <w:b/>
      </w:rPr>
      <w:fldChar w:fldCharType="separate"/>
    </w:r>
    <w:r w:rsidR="005E4B4D">
      <w:rPr>
        <w:b/>
        <w:noProof/>
      </w:rPr>
      <w:t>9</w:t>
    </w:r>
    <w:r w:rsidR="00B45284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92714" w:rsidRDefault="00C92714" w:rsidP="00C22471">
      <w:pPr>
        <w:spacing w:after="0" w:line="240" w:lineRule="auto"/>
      </w:pPr>
      <w:r>
        <w:separator/>
      </w:r>
    </w:p>
  </w:footnote>
  <w:footnote w:type="continuationSeparator" w:id="0">
    <w:p w:rsidR="00C92714" w:rsidRDefault="00C9271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5AE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36D"/>
    <w:rsid w:val="00287EAD"/>
    <w:rsid w:val="00291292"/>
    <w:rsid w:val="002913E0"/>
    <w:rsid w:val="002930D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5FDB"/>
    <w:rsid w:val="00396252"/>
    <w:rsid w:val="0039676C"/>
    <w:rsid w:val="00396DB1"/>
    <w:rsid w:val="003A0AE3"/>
    <w:rsid w:val="003A4575"/>
    <w:rsid w:val="003A5607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A97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E16A4"/>
    <w:rsid w:val="005E3B0C"/>
    <w:rsid w:val="005E3C2E"/>
    <w:rsid w:val="005E4B4D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631A"/>
    <w:rsid w:val="006201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17E5"/>
    <w:rsid w:val="007D2907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C99"/>
    <w:rsid w:val="00A53DE9"/>
    <w:rsid w:val="00A53F0E"/>
    <w:rsid w:val="00A54DC9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5284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43D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3BF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2714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43B0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39C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16CB90-8C26-4C00-BEA9-CC92AF9313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6</TotalTime>
  <Pages>9</Pages>
  <Words>2008</Words>
  <Characters>10647</Characters>
  <Application>Microsoft Office Word</Application>
  <DocSecurity>0</DocSecurity>
  <Lines>88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63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279</cp:revision>
  <cp:lastPrinted>2013-10-27T20:14:00Z</cp:lastPrinted>
  <dcterms:created xsi:type="dcterms:W3CDTF">2011-09-01T10:00:00Z</dcterms:created>
  <dcterms:modified xsi:type="dcterms:W3CDTF">2014-09-29T14:19:00Z</dcterms:modified>
</cp:coreProperties>
</file>